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B7414C2" w14:textId="0512B217" w:rsidR="003B48C0" w:rsidRDefault="003B48C0" w:rsidP="003B48C0">
      <w:pPr>
        <w:spacing w:line="480" w:lineRule="auto"/>
        <w:contextualSpacing/>
        <w:rPr>
          <w:rFonts w:ascii="Times New Roman" w:hAnsi="Times New Roman" w:cs="Times New Roman"/>
          <w:sz w:val="48"/>
          <w:szCs w:val="48"/>
        </w:rPr>
      </w:pPr>
      <w:r>
        <w:rPr>
          <w:rFonts w:ascii="Times New Roman" w:hAnsi="Times New Roman" w:cs="Times New Roman"/>
          <w:b/>
          <w:bCs/>
          <w:sz w:val="48"/>
          <w:szCs w:val="48"/>
        </w:rPr>
        <w:t>Implementation, Testing, and Results</w:t>
      </w:r>
    </w:p>
    <w:p w14:paraId="3A9C9EAB" w14:textId="0FFBC522" w:rsidR="00D14048" w:rsidRDefault="003B48C0" w:rsidP="003B48C0">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t>To demonstrate the eff</w:t>
      </w:r>
      <w:r w:rsidR="00835E9F">
        <w:rPr>
          <w:rFonts w:ascii="Times New Roman" w:hAnsi="Times New Roman" w:cs="Times New Roman"/>
          <w:sz w:val="24"/>
          <w:szCs w:val="24"/>
        </w:rPr>
        <w:t>icacy</w:t>
      </w:r>
      <w:r>
        <w:rPr>
          <w:rFonts w:ascii="Times New Roman" w:hAnsi="Times New Roman" w:cs="Times New Roman"/>
          <w:sz w:val="24"/>
          <w:szCs w:val="24"/>
        </w:rPr>
        <w:t xml:space="preserve"> of the implementation strategy presented in Chapter ?, the design pattern was used in the creation of a simulation and test program named FleetBench. FleetBench was developed to provide a guided user interface (GUI) overtop a</w:t>
      </w:r>
      <w:r w:rsidR="00922F3B">
        <w:rPr>
          <w:rFonts w:ascii="Times New Roman" w:hAnsi="Times New Roman" w:cs="Times New Roman"/>
          <w:sz w:val="24"/>
          <w:szCs w:val="24"/>
        </w:rPr>
        <w:t xml:space="preserve"> sufficiently</w:t>
      </w:r>
      <w:r>
        <w:rPr>
          <w:rFonts w:ascii="Times New Roman" w:hAnsi="Times New Roman" w:cs="Times New Roman"/>
          <w:sz w:val="24"/>
          <w:szCs w:val="24"/>
        </w:rPr>
        <w:t xml:space="preserve"> performant and extensible simulation of multi-agent problems</w:t>
      </w:r>
      <w:r w:rsidR="00922F3B">
        <w:rPr>
          <w:rFonts w:ascii="Times New Roman" w:hAnsi="Times New Roman" w:cs="Times New Roman"/>
          <w:sz w:val="24"/>
          <w:szCs w:val="24"/>
        </w:rPr>
        <w:t xml:space="preserve"> while remaining intuitive and simple</w:t>
      </w:r>
      <w:r>
        <w:rPr>
          <w:rFonts w:ascii="Times New Roman" w:hAnsi="Times New Roman" w:cs="Times New Roman"/>
          <w:sz w:val="24"/>
          <w:szCs w:val="24"/>
        </w:rPr>
        <w:t>, further increasing the accessibility of implementing</w:t>
      </w:r>
      <w:r w:rsidR="00D14048">
        <w:rPr>
          <w:rFonts w:ascii="Times New Roman" w:hAnsi="Times New Roman" w:cs="Times New Roman"/>
          <w:sz w:val="24"/>
          <w:szCs w:val="24"/>
        </w:rPr>
        <w:t xml:space="preserve"> and testing</w:t>
      </w:r>
      <w:r>
        <w:rPr>
          <w:rFonts w:ascii="Times New Roman" w:hAnsi="Times New Roman" w:cs="Times New Roman"/>
          <w:sz w:val="24"/>
          <w:szCs w:val="24"/>
        </w:rPr>
        <w:t xml:space="preserve"> solutions to MAPF and MAPD problems.</w:t>
      </w:r>
      <w:r w:rsidR="00D14048">
        <w:rPr>
          <w:rFonts w:ascii="Times New Roman" w:hAnsi="Times New Roman" w:cs="Times New Roman"/>
          <w:sz w:val="24"/>
          <w:szCs w:val="24"/>
        </w:rPr>
        <w:t xml:space="preserve"> FleetBench natively allows a user to define the number, order, and positions of agents and tasks.</w:t>
      </w:r>
      <w:r w:rsidR="00835E9F">
        <w:rPr>
          <w:rFonts w:ascii="Times New Roman" w:hAnsi="Times New Roman" w:cs="Times New Roman"/>
          <w:sz w:val="24"/>
          <w:szCs w:val="24"/>
        </w:rPr>
        <w:t xml:space="preserve"> Before simulation, the end user is able to define a number of options which determine the behavior of the simulation at runtime, including the options discussed in Chapter ?.</w:t>
      </w:r>
      <w:r w:rsidR="00D14048">
        <w:rPr>
          <w:rFonts w:ascii="Times New Roman" w:hAnsi="Times New Roman" w:cs="Times New Roman"/>
          <w:sz w:val="24"/>
          <w:szCs w:val="24"/>
        </w:rPr>
        <w:t xml:space="preserve"> During simulation, a state machine designed exactly as presented in Chapter ? to drive the execution of all implemented algorithms.</w:t>
      </w:r>
      <w:r w:rsidR="00835E9F">
        <w:rPr>
          <w:rFonts w:ascii="Times New Roman" w:hAnsi="Times New Roman" w:cs="Times New Roman"/>
          <w:sz w:val="24"/>
          <w:szCs w:val="24"/>
        </w:rPr>
        <w:t xml:space="preserve"> Data is collected and displayed continuously to the user during runtime, providing instant feedback about the performance of an algorithm. To aid in analysis, the state of the simulation is reconstructable from saved data at any particular timestep, providing an intuitive way to seek explanations for algorithmic failures.</w:t>
      </w:r>
      <w:r w:rsidR="00D14048">
        <w:rPr>
          <w:rFonts w:ascii="Times New Roman" w:hAnsi="Times New Roman" w:cs="Times New Roman"/>
          <w:sz w:val="24"/>
          <w:szCs w:val="24"/>
        </w:rPr>
        <w:t xml:space="preserve"> Table </w:t>
      </w:r>
      <w:r w:rsidR="00835E9F">
        <w:rPr>
          <w:rFonts w:ascii="Times New Roman" w:hAnsi="Times New Roman" w:cs="Times New Roman"/>
          <w:sz w:val="24"/>
          <w:szCs w:val="24"/>
        </w:rPr>
        <w:t>? lists all algorithms which are included in the application at time of writing. Developed in Python and using the native GUI library TkInter, the application exposes a customized rendering engine accessible in user-defined scripts which produces visualizations of found paths, agent motions, key point highlighting, and labeling in real time at the user’s request.</w:t>
      </w:r>
    </w:p>
    <w:p w14:paraId="39EAD5AB" w14:textId="429F0C5A" w:rsidR="002B4E08" w:rsidRPr="002B4E08" w:rsidRDefault="002B4E08" w:rsidP="002B4E08">
      <w:pPr>
        <w:spacing w:line="480" w:lineRule="auto"/>
        <w:contextualSpacing/>
        <w:jc w:val="center"/>
        <w:rPr>
          <w:rFonts w:ascii="Times New Roman" w:hAnsi="Times New Roman" w:cs="Times New Roman"/>
          <w:sz w:val="24"/>
          <w:szCs w:val="24"/>
        </w:rPr>
      </w:pPr>
      <w:r>
        <w:rPr>
          <w:rFonts w:ascii="Times New Roman" w:hAnsi="Times New Roman" w:cs="Times New Roman"/>
          <w:b/>
          <w:bCs/>
          <w:sz w:val="24"/>
          <w:szCs w:val="24"/>
        </w:rPr>
        <w:t>Table listing all algorithms and the appendix section containing the source</w:t>
      </w:r>
    </w:p>
    <w:p w14:paraId="6D01ABA7" w14:textId="0DACC51E" w:rsidR="003B48C0" w:rsidRDefault="00835E9F" w:rsidP="003B48C0">
      <w:pPr>
        <w:spacing w:line="480" w:lineRule="auto"/>
        <w:contextualSpacing/>
        <w:rPr>
          <w:rFonts w:ascii="Times New Roman" w:hAnsi="Times New Roman" w:cs="Times New Roman"/>
          <w:sz w:val="24"/>
          <w:szCs w:val="24"/>
        </w:rPr>
      </w:pPr>
      <w:r>
        <w:rPr>
          <w:rFonts w:ascii="Times New Roman" w:hAnsi="Times New Roman" w:cs="Times New Roman"/>
          <w:sz w:val="24"/>
          <w:szCs w:val="24"/>
        </w:rPr>
        <w:lastRenderedPageBreak/>
        <w:tab/>
        <w:t>FleetBench was designed to be extensible. By placing script files in the appropriate application path, a user is able to add additional algorithms to the program. The state machine structure provides a regulated way of calling specific functions which are listed in Appendix ?. These functions must be present in the algorithm scripts and values must be returned in a certain format, but no further requirements are imposed.</w:t>
      </w:r>
    </w:p>
    <w:p w14:paraId="49EE9ABA" w14:textId="3243EE94" w:rsidR="00916160" w:rsidRPr="00916160" w:rsidRDefault="00916160" w:rsidP="00916160">
      <w:pPr>
        <w:spacing w:line="480" w:lineRule="auto"/>
        <w:contextualSpacing/>
        <w:jc w:val="center"/>
        <w:rPr>
          <w:rFonts w:ascii="Times New Roman" w:hAnsi="Times New Roman" w:cs="Times New Roman"/>
          <w:sz w:val="24"/>
          <w:szCs w:val="24"/>
        </w:rPr>
      </w:pPr>
      <w:r>
        <w:rPr>
          <w:rFonts w:ascii="Times New Roman" w:hAnsi="Times New Roman" w:cs="Times New Roman"/>
          <w:b/>
          <w:bCs/>
          <w:sz w:val="24"/>
          <w:szCs w:val="24"/>
        </w:rPr>
        <w:t>Figure showing the simulation screen of FleetBench</w:t>
      </w:r>
    </w:p>
    <w:p w14:paraId="440BDDF8" w14:textId="124F8893" w:rsidR="00835E9F" w:rsidRDefault="00835E9F" w:rsidP="003B48C0">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t>A second application</w:t>
      </w:r>
      <w:r w:rsidR="00922F3B">
        <w:rPr>
          <w:rFonts w:ascii="Times New Roman" w:hAnsi="Times New Roman" w:cs="Times New Roman"/>
          <w:sz w:val="24"/>
          <w:szCs w:val="24"/>
        </w:rPr>
        <w:t xml:space="preserve"> called GraphRendering</w:t>
      </w:r>
      <w:r>
        <w:rPr>
          <w:rFonts w:ascii="Times New Roman" w:hAnsi="Times New Roman" w:cs="Times New Roman"/>
          <w:sz w:val="24"/>
          <w:szCs w:val="24"/>
        </w:rPr>
        <w:t xml:space="preserve"> was developed to provide a visual process for designing the system tile map. It currently produces 4-neighbor </w:t>
      </w:r>
      <w:r w:rsidR="00916160">
        <w:rPr>
          <w:rFonts w:ascii="Times New Roman" w:hAnsi="Times New Roman" w:cs="Times New Roman"/>
          <w:sz w:val="24"/>
          <w:szCs w:val="24"/>
        </w:rPr>
        <w:t>graphs</w:t>
      </w:r>
      <w:r>
        <w:rPr>
          <w:rFonts w:ascii="Times New Roman" w:hAnsi="Times New Roman" w:cs="Times New Roman"/>
          <w:sz w:val="24"/>
          <w:szCs w:val="24"/>
        </w:rPr>
        <w:t xml:space="preserve">, with the ability to </w:t>
      </w:r>
      <w:r w:rsidR="00916160">
        <w:rPr>
          <w:rFonts w:ascii="Times New Roman" w:hAnsi="Times New Roman" w:cs="Times New Roman"/>
          <w:sz w:val="24"/>
          <w:szCs w:val="24"/>
        </w:rPr>
        <w:t xml:space="preserve">set </w:t>
      </w:r>
      <w:r>
        <w:rPr>
          <w:rFonts w:ascii="Times New Roman" w:hAnsi="Times New Roman" w:cs="Times New Roman"/>
          <w:sz w:val="24"/>
          <w:szCs w:val="24"/>
        </w:rPr>
        <w:t>specific node roles such as pickup, delivery, and rest.</w:t>
      </w:r>
      <w:r w:rsidR="00922F3B">
        <w:rPr>
          <w:rFonts w:ascii="Times New Roman" w:hAnsi="Times New Roman" w:cs="Times New Roman"/>
          <w:sz w:val="24"/>
          <w:szCs w:val="24"/>
        </w:rPr>
        <w:t xml:space="preserve"> This application is also built in Python, using </w:t>
      </w:r>
      <w:r w:rsidR="00916160">
        <w:rPr>
          <w:rFonts w:ascii="Times New Roman" w:hAnsi="Times New Roman" w:cs="Times New Roman"/>
          <w:sz w:val="24"/>
          <w:szCs w:val="24"/>
        </w:rPr>
        <w:t>the TkInter GUI library.</w:t>
      </w:r>
    </w:p>
    <w:p w14:paraId="5AE20A3F" w14:textId="4BDE23E6" w:rsidR="00916160" w:rsidRPr="00916160" w:rsidRDefault="00916160" w:rsidP="00916160">
      <w:pPr>
        <w:spacing w:line="480" w:lineRule="auto"/>
        <w:contextualSpacing/>
        <w:jc w:val="center"/>
        <w:rPr>
          <w:rFonts w:ascii="Times New Roman" w:hAnsi="Times New Roman" w:cs="Times New Roman"/>
          <w:sz w:val="24"/>
          <w:szCs w:val="24"/>
        </w:rPr>
      </w:pPr>
      <w:r>
        <w:rPr>
          <w:rFonts w:ascii="Times New Roman" w:hAnsi="Times New Roman" w:cs="Times New Roman"/>
          <w:b/>
          <w:bCs/>
          <w:sz w:val="24"/>
          <w:szCs w:val="24"/>
        </w:rPr>
        <w:t>Figure showing the design of a floorplan in GraphRendering</w:t>
      </w:r>
    </w:p>
    <w:p w14:paraId="3B91581F" w14:textId="19D95313" w:rsidR="00835E9F" w:rsidRDefault="00835E9F" w:rsidP="003B48C0">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t>The intended workflow for a user wishing to evaluate the performance of an algorithm on their multi-agent system is as follows:</w:t>
      </w:r>
    </w:p>
    <w:p w14:paraId="6C0A6409" w14:textId="0EDAD68A" w:rsidR="00835E9F" w:rsidRDefault="00835E9F" w:rsidP="00835E9F">
      <w:pPr>
        <w:pStyle w:val="ListParagraph"/>
        <w:numPr>
          <w:ilvl w:val="0"/>
          <w:numId w:val="1"/>
        </w:numPr>
        <w:spacing w:line="480" w:lineRule="auto"/>
        <w:rPr>
          <w:rFonts w:ascii="Times New Roman" w:hAnsi="Times New Roman" w:cs="Times New Roman"/>
          <w:sz w:val="24"/>
          <w:szCs w:val="24"/>
        </w:rPr>
      </w:pPr>
      <w:r>
        <w:rPr>
          <w:rFonts w:ascii="Times New Roman" w:hAnsi="Times New Roman" w:cs="Times New Roman"/>
          <w:sz w:val="24"/>
          <w:szCs w:val="24"/>
        </w:rPr>
        <w:t xml:space="preserve">Develop a map </w:t>
      </w:r>
      <w:r w:rsidR="00922F3B">
        <w:rPr>
          <w:rFonts w:ascii="Times New Roman" w:hAnsi="Times New Roman" w:cs="Times New Roman"/>
          <w:sz w:val="24"/>
          <w:szCs w:val="24"/>
        </w:rPr>
        <w:t>either via the GraphRendering</w:t>
      </w:r>
      <w:r w:rsidR="00916160">
        <w:rPr>
          <w:rFonts w:ascii="Times New Roman" w:hAnsi="Times New Roman" w:cs="Times New Roman"/>
          <w:sz w:val="24"/>
          <w:szCs w:val="24"/>
        </w:rPr>
        <w:t xml:space="preserve"> application</w:t>
      </w:r>
      <w:r w:rsidR="00922F3B">
        <w:rPr>
          <w:rFonts w:ascii="Times New Roman" w:hAnsi="Times New Roman" w:cs="Times New Roman"/>
          <w:sz w:val="24"/>
          <w:szCs w:val="24"/>
        </w:rPr>
        <w:t xml:space="preserve"> or a custom script, adhering to the map file format given in Appendix ?</w:t>
      </w:r>
    </w:p>
    <w:p w14:paraId="49876702" w14:textId="05740E0B" w:rsidR="00922F3B" w:rsidRDefault="00922F3B" w:rsidP="00835E9F">
      <w:pPr>
        <w:pStyle w:val="ListParagraph"/>
        <w:numPr>
          <w:ilvl w:val="0"/>
          <w:numId w:val="1"/>
        </w:numPr>
        <w:spacing w:line="480" w:lineRule="auto"/>
        <w:rPr>
          <w:rFonts w:ascii="Times New Roman" w:hAnsi="Times New Roman" w:cs="Times New Roman"/>
          <w:sz w:val="24"/>
          <w:szCs w:val="24"/>
        </w:rPr>
      </w:pPr>
      <w:r>
        <w:rPr>
          <w:rFonts w:ascii="Times New Roman" w:hAnsi="Times New Roman" w:cs="Times New Roman"/>
          <w:sz w:val="24"/>
          <w:szCs w:val="24"/>
        </w:rPr>
        <w:t>Create an implementation of the algorithm if one is not already provided, adhering to the extension documentation in Appendix ?</w:t>
      </w:r>
    </w:p>
    <w:p w14:paraId="0EFD3D0A" w14:textId="19854CEB" w:rsidR="00922F3B" w:rsidRDefault="00922F3B" w:rsidP="00835E9F">
      <w:pPr>
        <w:pStyle w:val="ListParagraph"/>
        <w:numPr>
          <w:ilvl w:val="0"/>
          <w:numId w:val="1"/>
        </w:numPr>
        <w:spacing w:line="480" w:lineRule="auto"/>
        <w:rPr>
          <w:rFonts w:ascii="Times New Roman" w:hAnsi="Times New Roman" w:cs="Times New Roman"/>
          <w:sz w:val="24"/>
          <w:szCs w:val="24"/>
        </w:rPr>
      </w:pPr>
      <w:r>
        <w:rPr>
          <w:rFonts w:ascii="Times New Roman" w:hAnsi="Times New Roman" w:cs="Times New Roman"/>
          <w:sz w:val="24"/>
          <w:szCs w:val="24"/>
        </w:rPr>
        <w:t>In FleetBench, create a new session using the map file.</w:t>
      </w:r>
    </w:p>
    <w:p w14:paraId="40637581" w14:textId="3D12A4F8" w:rsidR="00922F3B" w:rsidRDefault="00922F3B" w:rsidP="00835E9F">
      <w:pPr>
        <w:pStyle w:val="ListParagraph"/>
        <w:numPr>
          <w:ilvl w:val="0"/>
          <w:numId w:val="1"/>
        </w:numPr>
        <w:spacing w:line="480" w:lineRule="auto"/>
        <w:rPr>
          <w:rFonts w:ascii="Times New Roman" w:hAnsi="Times New Roman" w:cs="Times New Roman"/>
          <w:sz w:val="24"/>
          <w:szCs w:val="24"/>
        </w:rPr>
      </w:pPr>
      <w:r>
        <w:rPr>
          <w:rFonts w:ascii="Times New Roman" w:hAnsi="Times New Roman" w:cs="Times New Roman"/>
          <w:sz w:val="24"/>
          <w:szCs w:val="24"/>
        </w:rPr>
        <w:t>Design the initial placement of agents in the system.</w:t>
      </w:r>
    </w:p>
    <w:p w14:paraId="7A3CCC3C" w14:textId="357653E8" w:rsidR="00922F3B" w:rsidRDefault="00922F3B" w:rsidP="00835E9F">
      <w:pPr>
        <w:pStyle w:val="ListParagraph"/>
        <w:numPr>
          <w:ilvl w:val="0"/>
          <w:numId w:val="1"/>
        </w:numPr>
        <w:spacing w:line="480" w:lineRule="auto"/>
        <w:rPr>
          <w:rFonts w:ascii="Times New Roman" w:hAnsi="Times New Roman" w:cs="Times New Roman"/>
          <w:sz w:val="24"/>
          <w:szCs w:val="24"/>
        </w:rPr>
      </w:pPr>
      <w:r>
        <w:rPr>
          <w:rFonts w:ascii="Times New Roman" w:hAnsi="Times New Roman" w:cs="Times New Roman"/>
          <w:sz w:val="24"/>
          <w:szCs w:val="24"/>
        </w:rPr>
        <w:t>Optionally, define an initial set of tasks.</w:t>
      </w:r>
    </w:p>
    <w:p w14:paraId="458F5619" w14:textId="3230EB74" w:rsidR="00922F3B" w:rsidRPr="00922F3B" w:rsidRDefault="00922F3B" w:rsidP="00922F3B">
      <w:pPr>
        <w:pStyle w:val="ListParagraph"/>
        <w:numPr>
          <w:ilvl w:val="0"/>
          <w:numId w:val="1"/>
        </w:numPr>
        <w:spacing w:line="480" w:lineRule="auto"/>
        <w:rPr>
          <w:rFonts w:ascii="Times New Roman" w:hAnsi="Times New Roman" w:cs="Times New Roman"/>
          <w:sz w:val="24"/>
          <w:szCs w:val="24"/>
        </w:rPr>
      </w:pPr>
      <w:r>
        <w:rPr>
          <w:rFonts w:ascii="Times New Roman" w:hAnsi="Times New Roman" w:cs="Times New Roman"/>
          <w:sz w:val="24"/>
          <w:szCs w:val="24"/>
        </w:rPr>
        <w:lastRenderedPageBreak/>
        <w:t>Define simulation configuration options, including which algorithm should be used, how new tasks are introduced to the system and upon what conditions (if any) the simulation should end.</w:t>
      </w:r>
    </w:p>
    <w:p w14:paraId="45B1EE5E" w14:textId="7D5D4C56" w:rsidR="00922F3B" w:rsidRDefault="00922F3B" w:rsidP="00922F3B">
      <w:pPr>
        <w:pStyle w:val="ListParagraph"/>
        <w:numPr>
          <w:ilvl w:val="1"/>
          <w:numId w:val="1"/>
        </w:numPr>
        <w:spacing w:line="480" w:lineRule="auto"/>
        <w:rPr>
          <w:rFonts w:ascii="Times New Roman" w:hAnsi="Times New Roman" w:cs="Times New Roman"/>
          <w:sz w:val="24"/>
          <w:szCs w:val="24"/>
        </w:rPr>
      </w:pPr>
      <w:r>
        <w:rPr>
          <w:rFonts w:ascii="Times New Roman" w:hAnsi="Times New Roman" w:cs="Times New Roman"/>
          <w:sz w:val="24"/>
          <w:szCs w:val="24"/>
        </w:rPr>
        <w:t>If a predefined list of tasks should be used, the user will need to provide a comma separated values file as described in Appendix ?</w:t>
      </w:r>
    </w:p>
    <w:p w14:paraId="4FB09D6F" w14:textId="6ED554DD" w:rsidR="00922F3B" w:rsidRDefault="00922F3B" w:rsidP="00922F3B">
      <w:pPr>
        <w:pStyle w:val="ListParagraph"/>
        <w:numPr>
          <w:ilvl w:val="0"/>
          <w:numId w:val="1"/>
        </w:numPr>
        <w:spacing w:line="480" w:lineRule="auto"/>
        <w:rPr>
          <w:rFonts w:ascii="Times New Roman" w:hAnsi="Times New Roman" w:cs="Times New Roman"/>
          <w:sz w:val="24"/>
          <w:szCs w:val="24"/>
        </w:rPr>
      </w:pPr>
      <w:r>
        <w:rPr>
          <w:rFonts w:ascii="Times New Roman" w:hAnsi="Times New Roman" w:cs="Times New Roman"/>
          <w:sz w:val="24"/>
          <w:szCs w:val="24"/>
        </w:rPr>
        <w:t>Run the simulation, recording the resulting data for analysis.</w:t>
      </w:r>
    </w:p>
    <w:p w14:paraId="46AB4066" w14:textId="50B986C7" w:rsidR="00922F3B" w:rsidRDefault="00922F3B" w:rsidP="00922F3B">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Because of the effect the past has on how a simulation proceeds in the future, it is expected that variation of individual parameters will </w:t>
      </w:r>
      <w:r w:rsidR="00916160">
        <w:rPr>
          <w:rFonts w:ascii="Times New Roman" w:hAnsi="Times New Roman" w:cs="Times New Roman"/>
          <w:sz w:val="24"/>
          <w:szCs w:val="24"/>
        </w:rPr>
        <w:t>produce</w:t>
      </w:r>
      <w:r>
        <w:rPr>
          <w:rFonts w:ascii="Times New Roman" w:hAnsi="Times New Roman" w:cs="Times New Roman"/>
          <w:sz w:val="24"/>
          <w:szCs w:val="24"/>
        </w:rPr>
        <w:t xml:space="preserve"> significant </w:t>
      </w:r>
      <w:r w:rsidR="00916160">
        <w:rPr>
          <w:rFonts w:ascii="Times New Roman" w:hAnsi="Times New Roman" w:cs="Times New Roman"/>
          <w:sz w:val="24"/>
          <w:szCs w:val="24"/>
        </w:rPr>
        <w:t>changes</w:t>
      </w:r>
      <w:r>
        <w:rPr>
          <w:rFonts w:ascii="Times New Roman" w:hAnsi="Times New Roman" w:cs="Times New Roman"/>
          <w:sz w:val="24"/>
          <w:szCs w:val="24"/>
        </w:rPr>
        <w:t xml:space="preserve"> in the performance of an algorithm. Care should be taken to ensure that the results of different tests are treated fairly in analysis. Repeatability of results is an important factor, which FleetBench adheres to by using the same pseudorandom generator for all operations which require a “random” choice.</w:t>
      </w:r>
    </w:p>
    <w:p w14:paraId="2DE0CFE5" w14:textId="6B91D744" w:rsidR="00916160" w:rsidRDefault="00916160" w:rsidP="00916160">
      <w:pPr>
        <w:spacing w:line="480" w:lineRule="auto"/>
        <w:ind w:firstLine="720"/>
        <w:jc w:val="center"/>
        <w:rPr>
          <w:rFonts w:ascii="Times New Roman" w:hAnsi="Times New Roman" w:cs="Times New Roman"/>
          <w:sz w:val="24"/>
          <w:szCs w:val="24"/>
        </w:rPr>
      </w:pPr>
      <w:r>
        <w:rPr>
          <w:rFonts w:ascii="Times New Roman" w:hAnsi="Times New Roman" w:cs="Times New Roman"/>
          <w:b/>
          <w:bCs/>
          <w:sz w:val="24"/>
          <w:szCs w:val="24"/>
        </w:rPr>
        <w:t>Figure showing a set of results from FleetBench simulation</w:t>
      </w:r>
    </w:p>
    <w:p w14:paraId="68CE9084" w14:textId="3D37BF18" w:rsidR="00916160" w:rsidRDefault="00916160" w:rsidP="00916160">
      <w:pPr>
        <w:spacing w:line="480" w:lineRule="auto"/>
        <w:rPr>
          <w:rFonts w:ascii="Times New Roman" w:hAnsi="Times New Roman" w:cs="Times New Roman"/>
          <w:sz w:val="40"/>
          <w:szCs w:val="40"/>
        </w:rPr>
      </w:pPr>
      <w:r>
        <w:rPr>
          <w:rFonts w:ascii="Times New Roman" w:hAnsi="Times New Roman" w:cs="Times New Roman"/>
          <w:b/>
          <w:bCs/>
          <w:sz w:val="40"/>
          <w:szCs w:val="40"/>
        </w:rPr>
        <w:t>Test Cases</w:t>
      </w:r>
    </w:p>
    <w:p w14:paraId="7233D6ED" w14:textId="19039CBC" w:rsidR="00916160" w:rsidRDefault="00916160" w:rsidP="00916160">
      <w:pPr>
        <w:spacing w:line="480" w:lineRule="auto"/>
        <w:rPr>
          <w:rFonts w:ascii="Times New Roman" w:hAnsi="Times New Roman" w:cs="Times New Roman"/>
          <w:sz w:val="24"/>
          <w:szCs w:val="24"/>
        </w:rPr>
      </w:pPr>
      <w:r>
        <w:rPr>
          <w:rFonts w:ascii="Times New Roman" w:hAnsi="Times New Roman" w:cs="Times New Roman"/>
          <w:sz w:val="24"/>
          <w:szCs w:val="24"/>
        </w:rPr>
        <w:tab/>
        <w:t>Several test cases were produced to demonstrate FleetBench’s implementation of the WHCA* and TPTS algorithms. Test cases were developed quickly, supporting the usability and flexibility of the applications.</w:t>
      </w:r>
    </w:p>
    <w:p w14:paraId="632DFB22" w14:textId="15D047CD" w:rsidR="000A69F6" w:rsidRPr="000A69F6" w:rsidRDefault="000A69F6" w:rsidP="00916160">
      <w:pPr>
        <w:spacing w:line="480" w:lineRule="auto"/>
        <w:rPr>
          <w:rFonts w:ascii="Times New Roman" w:hAnsi="Times New Roman" w:cs="Times New Roman"/>
          <w:b/>
          <w:bCs/>
          <w:sz w:val="32"/>
          <w:szCs w:val="32"/>
        </w:rPr>
      </w:pPr>
      <w:r>
        <w:rPr>
          <w:rFonts w:ascii="Times New Roman" w:hAnsi="Times New Roman" w:cs="Times New Roman"/>
          <w:b/>
          <w:bCs/>
          <w:sz w:val="32"/>
          <w:szCs w:val="32"/>
        </w:rPr>
        <w:t>Case 1</w:t>
      </w:r>
    </w:p>
    <w:p w14:paraId="1BE0B456" w14:textId="1217B4CE" w:rsidR="00916160" w:rsidRDefault="00916160" w:rsidP="00916160">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The first case</w:t>
      </w:r>
      <w:r w:rsidR="005C3C8B">
        <w:rPr>
          <w:rFonts w:ascii="Times New Roman" w:hAnsi="Times New Roman" w:cs="Times New Roman"/>
          <w:sz w:val="24"/>
          <w:szCs w:val="24"/>
        </w:rPr>
        <w:t xml:space="preserve"> is</w:t>
      </w:r>
      <w:r>
        <w:rPr>
          <w:rFonts w:ascii="Times New Roman" w:hAnsi="Times New Roman" w:cs="Times New Roman"/>
          <w:sz w:val="24"/>
          <w:szCs w:val="24"/>
        </w:rPr>
        <w:t xml:space="preserve"> roughly analogous to cooperatively shelving books in a library. There is a single task starting node, acting as the source of items into the storage system managed by three agents. Several destination nodes exist to represent the many sorting locations at which items may end up. </w:t>
      </w:r>
      <w:r w:rsidR="005C3C8B">
        <w:rPr>
          <w:rFonts w:ascii="Times New Roman" w:hAnsi="Times New Roman" w:cs="Times New Roman"/>
          <w:sz w:val="24"/>
          <w:szCs w:val="24"/>
        </w:rPr>
        <w:t>In this relatively constrained space, the motion of agents presents a challenge wherein agents must dip into destination spaces to avoid collisions moving down the corridor, which may itself impact the delivery of task objects to their destinations.</w:t>
      </w:r>
    </w:p>
    <w:p w14:paraId="73441F48" w14:textId="2BB3B9D2" w:rsidR="005C3C8B" w:rsidRDefault="005C3C8B" w:rsidP="00916160">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simulation configuration options used to obtain the results in the next section are given in Table ?. The data was collected </w:t>
      </w:r>
      <w:r w:rsidR="001D01FD">
        <w:rPr>
          <w:rFonts w:ascii="Times New Roman" w:hAnsi="Times New Roman" w:cs="Times New Roman"/>
          <w:sz w:val="24"/>
          <w:szCs w:val="24"/>
        </w:rPr>
        <w:t xml:space="preserve">once </w:t>
      </w:r>
      <w:r>
        <w:rPr>
          <w:rFonts w:ascii="Times New Roman" w:hAnsi="Times New Roman" w:cs="Times New Roman"/>
          <w:sz w:val="24"/>
          <w:szCs w:val="24"/>
        </w:rPr>
        <w:t xml:space="preserve">for HCA* and WHCA* </w:t>
      </w:r>
      <w:r w:rsidR="001D01FD">
        <w:rPr>
          <w:rFonts w:ascii="Times New Roman" w:hAnsi="Times New Roman" w:cs="Times New Roman"/>
          <w:sz w:val="24"/>
          <w:szCs w:val="24"/>
        </w:rPr>
        <w:t>and again for</w:t>
      </w:r>
      <w:r>
        <w:rPr>
          <w:rFonts w:ascii="Times New Roman" w:hAnsi="Times New Roman" w:cs="Times New Roman"/>
          <w:sz w:val="24"/>
          <w:szCs w:val="24"/>
        </w:rPr>
        <w:t xml:space="preserve"> TP and TPTS to show performance differences between the “upgraded” versions of the algorithms, as well as between the two families of algorithms.</w:t>
      </w:r>
      <w:r w:rsidR="002B4E08">
        <w:rPr>
          <w:rFonts w:ascii="Times New Roman" w:hAnsi="Times New Roman" w:cs="Times New Roman"/>
          <w:sz w:val="24"/>
          <w:szCs w:val="24"/>
        </w:rPr>
        <w:t xml:space="preserve"> Each choice for the simulation is configurable, encouraging experimentation and repeat trials</w:t>
      </w:r>
      <w:r w:rsidR="001D01FD">
        <w:rPr>
          <w:rFonts w:ascii="Times New Roman" w:hAnsi="Times New Roman" w:cs="Times New Roman"/>
          <w:sz w:val="24"/>
          <w:szCs w:val="24"/>
        </w:rPr>
        <w:t>.</w:t>
      </w:r>
    </w:p>
    <w:p w14:paraId="4A5E735A" w14:textId="247C312B" w:rsidR="000A69F6" w:rsidRDefault="002B4E08" w:rsidP="000A69F6">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t>Table showing the settings used for each simulation</w:t>
      </w:r>
      <w:r w:rsidR="00451C94">
        <w:rPr>
          <w:rFonts w:ascii="Times New Roman" w:hAnsi="Times New Roman" w:cs="Times New Roman"/>
          <w:b/>
          <w:bCs/>
          <w:sz w:val="24"/>
          <w:szCs w:val="24"/>
        </w:rPr>
        <w:t xml:space="preserve"> in case 1</w:t>
      </w:r>
    </w:p>
    <w:p w14:paraId="2F5D41CC" w14:textId="09BCBBF2" w:rsidR="000A69F6" w:rsidRPr="000A69F6" w:rsidRDefault="000A69F6" w:rsidP="000A69F6">
      <w:pPr>
        <w:spacing w:line="480" w:lineRule="auto"/>
        <w:rPr>
          <w:rFonts w:ascii="Times New Roman" w:hAnsi="Times New Roman" w:cs="Times New Roman"/>
          <w:b/>
          <w:bCs/>
          <w:sz w:val="32"/>
          <w:szCs w:val="32"/>
        </w:rPr>
      </w:pPr>
      <w:r>
        <w:rPr>
          <w:rFonts w:ascii="Times New Roman" w:hAnsi="Times New Roman" w:cs="Times New Roman"/>
          <w:b/>
          <w:bCs/>
          <w:sz w:val="32"/>
          <w:szCs w:val="32"/>
        </w:rPr>
        <w:t>Case 2</w:t>
      </w:r>
    </w:p>
    <w:p w14:paraId="4EE0CD50" w14:textId="1A2E3721" w:rsidR="002B4E08" w:rsidRDefault="00693717" w:rsidP="002B4E08">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A second test case is also developed, very similar to the warehousing situation presented 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Yy4eQ4c3","properties":{"formattedCitation":"[1]","plainCitation":"[1]","noteIndex":0},"citationItems":[{"id":222,"uris":["http://zotero.org/users/local/rYTxwDyY/items/YC6I8SMB"],"itemData":{"id":222,"type":"article","abstract":"The multi-agent path-finding (MAPF) problem has recently received a lot of attention. However, it does not capture important characteristics of many real-world domains, such as automated warehouses, where agents are constantly engaged with new tasks. In this paper, we therefore study a lifelong version of the MAPF problem, called the multi-agent pickup and delivery (MAPD) problem. In the MAPD problem, agents have to attend to a stream of delivery tasks in an online setting. One agent has to be assigned to each delivery task. This agent has to first move to a given pickup location and then to a given delivery location while avoiding collisions with other agents. We present two decoupled MAPD algorithms, Token Passing (TP) and Token Passing with Task Swaps (TPTS). Theoretically, we show that they solve all well-formed MAPD instances, a realistic subclass of MAPD instances. Experimentally, we compare them against a centralized strawman MAPD algorithm without this guarantee in a simulated warehouse system. TP can easily be extended to a fully distributed MAPD algorithm and is the best choice when real-time computation is of primary concern since it remains efficient for MAPD instances with hundreds of agents and tasks. TPTS requires limited communication among agents and balances well between TP and the centralized MAPD algorithm.","note":"arXiv:1705.10868 [cs]","number":"arXiv:1705.10868","publisher":"arXiv","source":"arXiv.org","title":"Lifelong Multi-Agent Path Finding for Online Pickup and Delivery Tasks","URL":"http://arxiv.org/abs/1705.10868","author":[{"family":"Ma","given":"Hang"},{"family":"Li","given":"Jiaoyang"},{"family":"Kumar","given":"T. K. Satish"},{"family":"Koenig","given":"Sven"}],"accessed":{"date-parts":[["2023",11,5]]},"issued":{"date-parts":[["2017",5,30]]}}}],"schema":"https://github.com/citation-style-language/schema/raw/master/csl-citation.json"} </w:instrText>
      </w:r>
      <w:r>
        <w:rPr>
          <w:rFonts w:ascii="Times New Roman" w:hAnsi="Times New Roman" w:cs="Times New Roman"/>
          <w:sz w:val="24"/>
          <w:szCs w:val="24"/>
        </w:rPr>
        <w:fldChar w:fldCharType="separate"/>
      </w:r>
      <w:r w:rsidRPr="00693717">
        <w:rPr>
          <w:rFonts w:ascii="Times New Roman" w:hAnsi="Times New Roman" w:cs="Times New Roman"/>
          <w:sz w:val="24"/>
        </w:rPr>
        <w:t>[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451C94">
        <w:rPr>
          <w:rFonts w:ascii="Times New Roman" w:hAnsi="Times New Roman" w:cs="Times New Roman"/>
          <w:sz w:val="24"/>
          <w:szCs w:val="24"/>
        </w:rPr>
        <w:t>Rows of pickup nodes represent goods in storage which need to be moved to delivery locations presumably connected to fulfillment processes. Agents must again travel through corridors, only this time the spaces are less interconnected, such that “bays” are formed at each interaction point. This creates a severe bottleneck in each corridor that must be navigated without obstructing other agents.</w:t>
      </w:r>
    </w:p>
    <w:p w14:paraId="459BFEE2" w14:textId="35777F3C" w:rsidR="00451C94" w:rsidRDefault="00451C94" w:rsidP="002B4E08">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ab/>
        <w:t>As before, simulation configuration options are presented in Table ?.</w:t>
      </w:r>
      <w:r w:rsidR="004B44D8">
        <w:rPr>
          <w:rFonts w:ascii="Times New Roman" w:hAnsi="Times New Roman" w:cs="Times New Roman"/>
          <w:sz w:val="24"/>
          <w:szCs w:val="24"/>
        </w:rPr>
        <w:t xml:space="preserve"> For this experiment only the implementations of WHCA* and TPTS are compared.</w:t>
      </w:r>
    </w:p>
    <w:p w14:paraId="142971F7" w14:textId="45EFFF5E" w:rsidR="00916160" w:rsidRDefault="00451C94" w:rsidP="00451C94">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t>Table showing the settings used for each simulation in case 2</w:t>
      </w:r>
    </w:p>
    <w:p w14:paraId="426E293F" w14:textId="110DABA0" w:rsidR="000A69F6" w:rsidRPr="000A69F6" w:rsidRDefault="000A69F6" w:rsidP="000A69F6">
      <w:pPr>
        <w:spacing w:line="480" w:lineRule="auto"/>
        <w:rPr>
          <w:rFonts w:ascii="Times New Roman" w:hAnsi="Times New Roman" w:cs="Times New Roman"/>
          <w:sz w:val="32"/>
          <w:szCs w:val="32"/>
        </w:rPr>
      </w:pPr>
      <w:r>
        <w:rPr>
          <w:rFonts w:ascii="Times New Roman" w:hAnsi="Times New Roman" w:cs="Times New Roman"/>
          <w:b/>
          <w:bCs/>
          <w:sz w:val="32"/>
          <w:szCs w:val="32"/>
        </w:rPr>
        <w:t>Case 3</w:t>
      </w:r>
    </w:p>
    <w:p w14:paraId="4AD7A039" w14:textId="1942BB65" w:rsidR="00451C94" w:rsidRDefault="00451C94" w:rsidP="00451C94">
      <w:pPr>
        <w:spacing w:line="480" w:lineRule="auto"/>
        <w:rPr>
          <w:rFonts w:ascii="Times New Roman" w:hAnsi="Times New Roman" w:cs="Times New Roman"/>
          <w:sz w:val="24"/>
          <w:szCs w:val="24"/>
        </w:rPr>
      </w:pPr>
      <w:r>
        <w:rPr>
          <w:rFonts w:ascii="Times New Roman" w:hAnsi="Times New Roman" w:cs="Times New Roman"/>
          <w:sz w:val="24"/>
          <w:szCs w:val="24"/>
        </w:rPr>
        <w:tab/>
      </w:r>
      <w:r w:rsidR="000A69F6">
        <w:rPr>
          <w:rFonts w:ascii="Times New Roman" w:hAnsi="Times New Roman" w:cs="Times New Roman"/>
          <w:sz w:val="24"/>
          <w:szCs w:val="24"/>
        </w:rPr>
        <w:t>A test case which exposes the behavior of the particular A* implementation in FleetBench is also created. Two agents must share a long corridor with no ability to exchange positions except at the corridor’s ends. The heuristic defined by the code in the Appendix encourages agents to always move in the direction of their goals as immediately as possible. This behavior can create situations in which agents perform pointless movement actions toward a goal that is impossible to directly travel to. The resulting sequence will show that they must move backward to avoid the path of the blocking agent until it is possible for the two agents to exchange positions via some rotation through nodes outside the corridor.</w:t>
      </w:r>
    </w:p>
    <w:p w14:paraId="365EDDA9" w14:textId="709E875C" w:rsidR="000A69F6" w:rsidRDefault="000A69F6" w:rsidP="00451C94">
      <w:pPr>
        <w:spacing w:line="480" w:lineRule="auto"/>
        <w:rPr>
          <w:rFonts w:ascii="Times New Roman" w:hAnsi="Times New Roman" w:cs="Times New Roman"/>
          <w:sz w:val="24"/>
          <w:szCs w:val="24"/>
        </w:rPr>
      </w:pPr>
      <w:r>
        <w:rPr>
          <w:rFonts w:ascii="Times New Roman" w:hAnsi="Times New Roman" w:cs="Times New Roman"/>
          <w:sz w:val="24"/>
          <w:szCs w:val="24"/>
        </w:rPr>
        <w:tab/>
        <w:t>This behavior is discussed in the Results section of this chapter. Once again, the configuration options used for this simulation are presented in Table ?.</w:t>
      </w:r>
      <w:r w:rsidR="001D01FD">
        <w:rPr>
          <w:rFonts w:ascii="Times New Roman" w:hAnsi="Times New Roman" w:cs="Times New Roman"/>
          <w:sz w:val="24"/>
          <w:szCs w:val="24"/>
        </w:rPr>
        <w:t xml:space="preserve"> The windowing behavior of WHCA* is of special interest. It’s performance is compared to HCA*, which plans full paths when possible, and against LRA*, the least clever multi-agent algorithm.</w:t>
      </w:r>
    </w:p>
    <w:p w14:paraId="15D9064B" w14:textId="0C884A81" w:rsidR="000A69F6" w:rsidRDefault="000A69F6" w:rsidP="000A69F6">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t>Table showing the settings used for each simulation of case 3</w:t>
      </w:r>
    </w:p>
    <w:p w14:paraId="61E46509" w14:textId="33415308" w:rsidR="000A69F6" w:rsidRDefault="000A69F6" w:rsidP="000A69F6">
      <w:pPr>
        <w:spacing w:line="480" w:lineRule="auto"/>
        <w:rPr>
          <w:rFonts w:ascii="Times New Roman" w:hAnsi="Times New Roman" w:cs="Times New Roman"/>
          <w:sz w:val="40"/>
          <w:szCs w:val="40"/>
        </w:rPr>
      </w:pPr>
      <w:r>
        <w:rPr>
          <w:rFonts w:ascii="Times New Roman" w:hAnsi="Times New Roman" w:cs="Times New Roman"/>
          <w:b/>
          <w:bCs/>
          <w:sz w:val="40"/>
          <w:szCs w:val="40"/>
        </w:rPr>
        <w:t>Results</w:t>
      </w:r>
    </w:p>
    <w:p w14:paraId="683013FE" w14:textId="65B88372" w:rsidR="000A69F6" w:rsidRPr="000A69F6" w:rsidRDefault="000A69F6" w:rsidP="000A69F6">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ab/>
      </w:r>
    </w:p>
    <w:sectPr w:rsidR="000A69F6" w:rsidRPr="000A69F6" w:rsidSect="003B48C0">
      <w:headerReference w:type="default" r:id="rId7"/>
      <w:pgSz w:w="12240" w:h="15840"/>
      <w:pgMar w:top="2160" w:right="1440" w:bottom="1440" w:left="2160" w:header="1440" w:footer="144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7D6B518" w14:textId="77777777" w:rsidR="00210A06" w:rsidRDefault="00210A06" w:rsidP="003B48C0">
      <w:pPr>
        <w:spacing w:after="0" w:line="240" w:lineRule="auto"/>
      </w:pPr>
      <w:r>
        <w:separator/>
      </w:r>
    </w:p>
  </w:endnote>
  <w:endnote w:type="continuationSeparator" w:id="0">
    <w:p w14:paraId="21210CFA" w14:textId="77777777" w:rsidR="00210A06" w:rsidRDefault="00210A06" w:rsidP="003B48C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953B796" w14:textId="77777777" w:rsidR="00210A06" w:rsidRDefault="00210A06" w:rsidP="003B48C0">
      <w:pPr>
        <w:spacing w:after="0" w:line="240" w:lineRule="auto"/>
      </w:pPr>
      <w:r>
        <w:separator/>
      </w:r>
    </w:p>
  </w:footnote>
  <w:footnote w:type="continuationSeparator" w:id="0">
    <w:p w14:paraId="0DBB92E2" w14:textId="77777777" w:rsidR="00210A06" w:rsidRDefault="00210A06" w:rsidP="003B48C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45654661"/>
      <w:docPartObj>
        <w:docPartGallery w:val="Page Numbers (Top of Page)"/>
        <w:docPartUnique/>
      </w:docPartObj>
    </w:sdtPr>
    <w:sdtEndPr>
      <w:rPr>
        <w:noProof/>
      </w:rPr>
    </w:sdtEndPr>
    <w:sdtContent>
      <w:p w14:paraId="7E357230" w14:textId="0DD8BDC5" w:rsidR="003B48C0" w:rsidRDefault="003B48C0">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B5ED609" w14:textId="77777777" w:rsidR="003B48C0" w:rsidRDefault="003B48C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A686DB4"/>
    <w:multiLevelType w:val="hybridMultilevel"/>
    <w:tmpl w:val="D7E89BC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70571565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B48C0"/>
    <w:rsid w:val="000A69F6"/>
    <w:rsid w:val="001D01FD"/>
    <w:rsid w:val="00210A06"/>
    <w:rsid w:val="002B4E08"/>
    <w:rsid w:val="003B48C0"/>
    <w:rsid w:val="003F5B0E"/>
    <w:rsid w:val="00451C94"/>
    <w:rsid w:val="004B44D8"/>
    <w:rsid w:val="005C3C8B"/>
    <w:rsid w:val="00693717"/>
    <w:rsid w:val="00835E9F"/>
    <w:rsid w:val="00916160"/>
    <w:rsid w:val="00922F3B"/>
    <w:rsid w:val="00D1404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FE0885E"/>
  <w15:chartTrackingRefBased/>
  <w15:docId w15:val="{64B13B5B-740A-41C5-B0C8-7B95E233FB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B48C0"/>
    <w:pPr>
      <w:tabs>
        <w:tab w:val="center" w:pos="4680"/>
        <w:tab w:val="right" w:pos="9360"/>
      </w:tabs>
      <w:spacing w:after="0" w:line="240" w:lineRule="auto"/>
    </w:pPr>
  </w:style>
  <w:style w:type="character" w:customStyle="1" w:styleId="HeaderChar">
    <w:name w:val="Header Char"/>
    <w:basedOn w:val="DefaultParagraphFont"/>
    <w:link w:val="Header"/>
    <w:uiPriority w:val="99"/>
    <w:rsid w:val="003B48C0"/>
  </w:style>
  <w:style w:type="paragraph" w:styleId="Footer">
    <w:name w:val="footer"/>
    <w:basedOn w:val="Normal"/>
    <w:link w:val="FooterChar"/>
    <w:uiPriority w:val="99"/>
    <w:unhideWhenUsed/>
    <w:rsid w:val="003B48C0"/>
    <w:pPr>
      <w:tabs>
        <w:tab w:val="center" w:pos="4680"/>
        <w:tab w:val="right" w:pos="9360"/>
      </w:tabs>
      <w:spacing w:after="0" w:line="240" w:lineRule="auto"/>
    </w:pPr>
  </w:style>
  <w:style w:type="character" w:customStyle="1" w:styleId="FooterChar">
    <w:name w:val="Footer Char"/>
    <w:basedOn w:val="DefaultParagraphFont"/>
    <w:link w:val="Footer"/>
    <w:uiPriority w:val="99"/>
    <w:rsid w:val="003B48C0"/>
  </w:style>
  <w:style w:type="paragraph" w:styleId="ListParagraph">
    <w:name w:val="List Paragraph"/>
    <w:basedOn w:val="Normal"/>
    <w:uiPriority w:val="34"/>
    <w:qFormat/>
    <w:rsid w:val="00835E9F"/>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13</TotalTime>
  <Pages>6</Pages>
  <Words>1383</Words>
  <Characters>7885</Characters>
  <Application>Microsoft Office Word</Application>
  <DocSecurity>0</DocSecurity>
  <Lines>65</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mas Carlson</dc:creator>
  <cp:keywords/>
  <dc:description/>
  <cp:lastModifiedBy>Thomas Carlson</cp:lastModifiedBy>
  <cp:revision>2</cp:revision>
  <dcterms:created xsi:type="dcterms:W3CDTF">2023-11-11T06:46:00Z</dcterms:created>
  <dcterms:modified xsi:type="dcterms:W3CDTF">2023-11-11T08: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FcTPXfYY"/&gt;&lt;style id="http://www.zotero.org/styles/ieee" locale="en-US" hasBibliography="1" bibliographyStyleHasBeenSet="0"/&gt;&lt;prefs&gt;&lt;pref name="fieldType" value="Field"/&gt;&lt;pref name="automaticJour</vt:lpwstr>
  </property>
  <property fmtid="{D5CDD505-2E9C-101B-9397-08002B2CF9AE}" pid="3" name="ZOTERO_PREF_2">
    <vt:lpwstr>nalAbbreviations" value="true"/&gt;&lt;/prefs&gt;&lt;/data&gt;</vt:lpwstr>
  </property>
</Properties>
</file>